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431194">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B17092">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Pr="00B17092" w:rsidRDefault="00B17092" w:rsidP="00431194">
      <w:pPr>
        <w:rPr>
          <w:b/>
        </w:rPr>
      </w:pPr>
      <w:r>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431194">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bookmarkStart w:id="0" w:name="_GoBack"/>
      <w:r w:rsidRPr="00B17092">
        <w:rPr>
          <w:b/>
        </w:rPr>
        <w:t xml:space="preserve"> ¿Cómo comparas GitHub y </w:t>
      </w:r>
      <w:proofErr w:type="spellStart"/>
      <w:r w:rsidRPr="00B17092">
        <w:rPr>
          <w:b/>
        </w:rPr>
        <w:t>CodeCommit</w:t>
      </w:r>
      <w:proofErr w:type="spellEnd"/>
      <w:r w:rsidRPr="00B17092">
        <w:rPr>
          <w:b/>
        </w:rPr>
        <w:t>?</w:t>
      </w:r>
    </w:p>
    <w:bookmarkEnd w:id="0"/>
    <w:p w:rsidR="00431194" w:rsidRPr="00431194" w:rsidRDefault="00431194" w:rsidP="00431194">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B25543" w:rsidRDefault="00B25543" w:rsidP="00DD3B4A">
      <w:pPr>
        <w:pStyle w:val="ListParagraph"/>
        <w:jc w:val="both"/>
      </w:pPr>
    </w:p>
    <w:p w:rsidR="007B18C5" w:rsidRPr="007B18C5" w:rsidRDefault="007B18C5" w:rsidP="007B18C5">
      <w:pPr>
        <w:pStyle w:val="Heading1"/>
      </w:pPr>
      <w:r w:rsidRPr="007B18C5">
        <w:t>Experimentos</w:t>
      </w:r>
      <w:r w:rsidR="0026126D">
        <w:t xml:space="preserve"> </w:t>
      </w:r>
      <w:r w:rsidRPr="007B18C5">
        <w:t>y Resultados.</w:t>
      </w:r>
    </w:p>
    <w:p w:rsidR="00DF57D8" w:rsidRDefault="00DF57D8" w:rsidP="007B18C5"/>
    <w:p w:rsidR="00DF57D8" w:rsidRDefault="00DF57D8" w:rsidP="007B18C5"/>
    <w:p w:rsidR="007D443B" w:rsidRDefault="007D443B" w:rsidP="007D443B">
      <w:pPr>
        <w:pStyle w:val="Heading1"/>
      </w:pPr>
      <w:r>
        <w:t>Costo</w:t>
      </w:r>
    </w:p>
    <w:p w:rsidR="00DA58CC" w:rsidRDefault="00DA58CC" w:rsidP="00DA58CC">
      <w:pPr>
        <w:pStyle w:val="ListParagraph"/>
        <w:jc w:val="both"/>
      </w:pPr>
    </w:p>
    <w:p w:rsidR="007B18C5" w:rsidRPr="007B18C5" w:rsidRDefault="007B18C5" w:rsidP="007B18C5">
      <w:pPr>
        <w:pStyle w:val="Heading1"/>
      </w:pPr>
      <w:r w:rsidRPr="007B18C5">
        <w:t>Conclusiones</w:t>
      </w:r>
    </w:p>
    <w:p w:rsidR="00D50E27" w:rsidRDefault="00D50E27" w:rsidP="007B18C5"/>
    <w:p w:rsidR="000C560F" w:rsidRPr="00B94615" w:rsidRDefault="002B3351" w:rsidP="00282C69">
      <w:pPr>
        <w:pStyle w:val="Heading1"/>
        <w:rPr>
          <w:lang w:val="en-US"/>
        </w:rPr>
      </w:pPr>
      <w:proofErr w:type="spellStart"/>
      <w:r w:rsidRPr="00B94615">
        <w:rPr>
          <w:lang w:val="en-US"/>
        </w:rPr>
        <w:t>Bibliografía</w:t>
      </w:r>
      <w:proofErr w:type="spellEnd"/>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33"/>
      <w:footerReference w:type="default" r:id="rId3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57D8" w:rsidRDefault="00B157D8" w:rsidP="002D20BF">
      <w:pPr>
        <w:spacing w:after="0" w:line="240" w:lineRule="auto"/>
      </w:pPr>
      <w:r>
        <w:separator/>
      </w:r>
    </w:p>
  </w:endnote>
  <w:endnote w:type="continuationSeparator" w:id="0">
    <w:p w:rsidR="00B157D8" w:rsidRDefault="00B157D8"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B17092" w:rsidRPr="00B17092">
          <w:rPr>
            <w:noProof/>
            <w:lang w:val="es-ES"/>
          </w:rPr>
          <w:t>10</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57D8" w:rsidRDefault="00B157D8" w:rsidP="002D20BF">
      <w:pPr>
        <w:spacing w:after="0" w:line="240" w:lineRule="auto"/>
      </w:pPr>
      <w:r>
        <w:separator/>
      </w:r>
    </w:p>
  </w:footnote>
  <w:footnote w:type="continuationSeparator" w:id="0">
    <w:p w:rsidR="00B157D8" w:rsidRDefault="00B157D8"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57D8"/>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B2308"/>
    <w:rsid w:val="00EB5D22"/>
    <w:rsid w:val="00EB7107"/>
    <w:rsid w:val="00ED3FD4"/>
    <w:rsid w:val="00F043D0"/>
    <w:rsid w:val="00F35E73"/>
    <w:rsid w:val="00F4160B"/>
    <w:rsid w:val="00F520A4"/>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1</TotalTime>
  <Pages>11</Pages>
  <Words>1599</Words>
  <Characters>9119</Characters>
  <Application>Microsoft Office Word</Application>
  <DocSecurity>0</DocSecurity>
  <Lines>75</Lines>
  <Paragraphs>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1</cp:revision>
  <cp:lastPrinted>2020-01-28T06:46:00Z</cp:lastPrinted>
  <dcterms:created xsi:type="dcterms:W3CDTF">2020-03-14T03:23:00Z</dcterms:created>
  <dcterms:modified xsi:type="dcterms:W3CDTF">2020-03-29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